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6E1E9BF0"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C93D46" w:rsidRPr="00C93D46">
        <w:t>{USBR, 2019 #2578}</w:t>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Upper Basin Dashboard annotated. A Lake Powell natural flow of 9 maf gives the Upper Basin 5.7 maf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4F31B654"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FD13CD">
        <w:t>Table 6</w:t>
      </w:r>
      <w:r w:rsidR="00E52B22">
        <w:t xml:space="preserve">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667D7DCC" w:rsidR="000D07DF" w:rsidRPr="002763F7" w:rsidRDefault="00FD13CD" w:rsidP="002763F7">
      <w:pPr>
        <w:rPr>
          <w:b/>
          <w:bCs/>
        </w:rPr>
      </w:pPr>
      <w:r>
        <w:rPr>
          <w:b/>
          <w:bCs/>
        </w:rPr>
        <w:t>Table 6</w:t>
      </w:r>
      <w:r w:rsidR="002763F7">
        <w:rPr>
          <w:b/>
          <w:bCs/>
        </w:rPr>
        <w:t xml:space="preserve">.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53FFE371" w14:textId="050595A5" w:rsidR="003737E2"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After entering a percent split, the </w:t>
      </w:r>
      <w:r w:rsidR="00B42BC5">
        <w:t xml:space="preserve">Powell and Mead storage volumes and levels populate. So does the Lake Powell release to achieve the Powell and Mead storage, the turbine release water temperature, and suitability of native, endangered fish of the Grand Canyon. </w:t>
      </w:r>
      <w:r w:rsidR="004D05B7">
        <w:t xml:space="preserve">Box 2 shows an example </w:t>
      </w:r>
      <w:r w:rsidR="004D05B7">
        <w:t xml:space="preserve">with </w:t>
      </w:r>
      <w:r w:rsidR="004D05B7">
        <w:t xml:space="preserve">13.8 </w:t>
      </w:r>
      <w:proofErr w:type="spellStart"/>
      <w:r w:rsidR="004D05B7">
        <w:t>maf</w:t>
      </w:r>
      <w:proofErr w:type="spellEnd"/>
      <w:r w:rsidR="004D05B7">
        <w:t xml:space="preserve"> of combined storage</w:t>
      </w:r>
      <w:r w:rsidR="004D05B7">
        <w:t xml:space="preserve"> to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19508FB3" w14:textId="77777777" w:rsidR="005459C0" w:rsidRDefault="005459C0" w:rsidP="002B1CAA"/>
    <w:p w14:paraId="307CEE2C" w14:textId="657A20FE" w:rsidR="0064692D" w:rsidRDefault="00054E87" w:rsidP="002B1CAA">
      <w:r>
        <w:t>Consider four issues</w:t>
      </w:r>
      <w:r w:rsidR="003737E2">
        <w:t xml:space="preserve"> </w:t>
      </w:r>
      <w:r w:rsidR="002B1CAA">
        <w:t>to</w:t>
      </w:r>
      <w:r w:rsidR="003737E2">
        <w:t xml:space="preserve"> </w:t>
      </w:r>
      <w:r>
        <w:t>split</w:t>
      </w:r>
      <w:r w:rsidR="003737E2">
        <w:t xml:space="preserve"> the combined storage </w:t>
      </w:r>
      <w:r>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25"/>
        <w:gridCol w:w="4215"/>
      </w:tblGrid>
      <w:tr w:rsidR="00B43F4B" w14:paraId="55090FA8" w14:textId="77777777" w:rsidTr="00B43F4B">
        <w:tc>
          <w:tcPr>
            <w:tcW w:w="4225" w:type="dxa"/>
          </w:tcPr>
          <w:p w14:paraId="1FA35D4A" w14:textId="2FA7AF97" w:rsidR="00B43F4B" w:rsidRDefault="00B43F4B" w:rsidP="00054E87">
            <w:pPr>
              <w:pStyle w:val="ListParagraph"/>
              <w:ind w:left="0"/>
              <w:rPr>
                <w:b/>
                <w:bCs/>
              </w:rPr>
            </w:pPr>
            <w:r>
              <w:rPr>
                <w:noProof/>
              </w:rPr>
              <w:drawing>
                <wp:inline distT="0" distB="0" distL="0" distR="0" wp14:anchorId="502CCC81" wp14:editId="61AE5FAE">
                  <wp:extent cx="2495550" cy="1774199"/>
                  <wp:effectExtent l="19050" t="19050" r="19050" b="16510"/>
                  <wp:docPr id="28" name="Picture 1">
                    <a:extLst xmlns:a="http://schemas.openxmlformats.org/drawingml/2006/main">
                      <a:ext uri="{FF2B5EF4-FFF2-40B4-BE49-F238E27FC236}">
                        <a16:creationId xmlns:a16="http://schemas.microsoft.com/office/drawing/2014/main" id="{D52E606F-83F6-4D7F-B9F9-40F14A83B5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52E606F-83F6-4D7F-B9F9-40F14A83B5C1}"/>
                              </a:ext>
                            </a:extLst>
                          </pic:cNvPr>
                          <pic:cNvPicPr>
                            <a:picLocks noChangeAspect="1"/>
                          </pic:cNvPicPr>
                        </pic:nvPicPr>
                        <pic:blipFill rotWithShape="1">
                          <a:blip r:embed="rId23"/>
                          <a:srcRect b="21005"/>
                          <a:stretch/>
                        </pic:blipFill>
                        <pic:spPr bwMode="auto">
                          <a:xfrm>
                            <a:off x="0" y="0"/>
                            <a:ext cx="2548030" cy="1811509"/>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tc>
        <w:tc>
          <w:tcPr>
            <w:tcW w:w="4215" w:type="dxa"/>
            <w:vAlign w:val="bottom"/>
          </w:tcPr>
          <w:p w14:paraId="593EB094" w14:textId="4F07F9B0" w:rsidR="00B43F4B" w:rsidRDefault="00B43F4B" w:rsidP="00B43F4B">
            <w:pPr>
              <w:pStyle w:val="ListParagraph"/>
              <w:ind w:left="0"/>
              <w:jc w:val="center"/>
              <w:rPr>
                <w:b/>
                <w:bCs/>
              </w:rPr>
            </w:pPr>
            <w:r>
              <w:rPr>
                <w:noProof/>
              </w:rPr>
              <w:drawing>
                <wp:inline distT="0" distB="0" distL="0" distR="0" wp14:anchorId="0002B9DF" wp14:editId="5573C2A5">
                  <wp:extent cx="2490219" cy="1687982"/>
                  <wp:effectExtent l="19050" t="19050" r="24765" b="2667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49826" cy="1728386"/>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2320B7EA" w:rsidR="003737E2" w:rsidRDefault="00054E87" w:rsidP="00054E87">
      <w:pPr>
        <w:ind w:left="720"/>
      </w:pPr>
      <w:r w:rsidRPr="00054E87">
        <w:rPr>
          <w:noProof/>
        </w:rPr>
        <w:drawing>
          <wp:inline distT="0" distB="0" distL="0" distR="0" wp14:anchorId="0E64B72B" wp14:editId="00DCCDC3">
            <wp:extent cx="4976517" cy="4228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94663" cy="4243883"/>
                    </a:xfrm>
                    <a:prstGeom prst="rect">
                      <a:avLst/>
                    </a:prstGeom>
                    <a:noFill/>
                    <a:ln>
                      <a:noFill/>
                    </a:ln>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roofErr w:type="spellStart"/>
    </w:p>
    <w:p w14:paraId="428B5E48" w14:textId="58F73383" w:rsidR="00BF22C2" w:rsidRPr="004D05B7" w:rsidRDefault="00BF22C2" w:rsidP="004D05B7">
      <w:pPr>
        <w:rPr>
          <w:b/>
          <w:bCs/>
        </w:rPr>
      </w:pPr>
      <w:proofErr w:type="spellEnd"/>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bookmarkStart w:id="15" w:name="_GoBack"/>
      <w:r w:rsidRPr="004D05B7">
        <w:t xml:space="preserve">Step </w:t>
      </w:r>
      <w:r w:rsidR="00FD13CD" w:rsidRPr="004D05B7">
        <w:t>8</w:t>
      </w:r>
      <w:r w:rsidRPr="004D05B7">
        <w:t xml:space="preserve">. </w:t>
      </w:r>
      <w:r w:rsidR="008F65A3" w:rsidRPr="004D05B7">
        <w:t>Move to next year</w:t>
      </w:r>
    </w:p>
    <w:bookmarkEnd w:id="15"/>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4A20A3D8" w:rsidR="00607B2A" w:rsidRDefault="00607B2A" w:rsidP="004D05B7">
      <w:pPr>
        <w:pStyle w:val="Heading1"/>
      </w:pPr>
      <w:r>
        <w:t>Step 8. Finishing</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3B0DA492" w14:textId="6CE3FF57" w:rsidR="00A94BF4" w:rsidRPr="00A94BF4" w:rsidRDefault="00FF5602" w:rsidP="00A94BF4">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A94BF4" w:rsidRPr="00A94BF4">
        <w:t xml:space="preserve">(1922). "Colorado River Compact." </w:t>
      </w:r>
      <w:hyperlink r:id="rId29" w:history="1">
        <w:r w:rsidR="00A94BF4" w:rsidRPr="00A94BF4">
          <w:rPr>
            <w:rStyle w:val="Hyperlink"/>
          </w:rPr>
          <w:t>https://www.usbr.gov/lc/region/pao/pdfiles/crcompct.pdf</w:t>
        </w:r>
      </w:hyperlink>
      <w:r w:rsidR="00A94BF4" w:rsidRPr="00A94BF4">
        <w:t>. [Accessed on: October 5, 2021].</w:t>
      </w:r>
    </w:p>
    <w:p w14:paraId="70BC4E09" w14:textId="1B1B8383" w:rsidR="00A94BF4" w:rsidRPr="00A94BF4" w:rsidRDefault="00A94BF4" w:rsidP="00A94BF4">
      <w:pPr>
        <w:pStyle w:val="EndNoteBibliography"/>
        <w:spacing w:after="0"/>
        <w:ind w:left="720" w:hanging="720"/>
      </w:pPr>
      <w:r w:rsidRPr="00A94BF4">
        <w:t xml:space="preserve">Carson, C. A., Stone, C. H., Wilson, F. E., Watson, E. H., and Bishop, L. C. (1948). "Upper Colorado River Basin Compact." U.S. Bureau of Reclamation. </w:t>
      </w:r>
      <w:hyperlink r:id="rId30" w:history="1">
        <w:r w:rsidRPr="00A94BF4">
          <w:rPr>
            <w:rStyle w:val="Hyperlink"/>
          </w:rPr>
          <w:t>https://www.usbr.gov/lc/region/g1000/pdfiles/ucbsnact.pdf</w:t>
        </w:r>
      </w:hyperlink>
      <w:r w:rsidRPr="00A94BF4">
        <w:t>. [Accessed on: September 7, 2021].</w:t>
      </w:r>
    </w:p>
    <w:p w14:paraId="45E59816" w14:textId="0F31AE9E" w:rsidR="00A94BF4" w:rsidRPr="00A94BF4" w:rsidRDefault="00A94BF4" w:rsidP="00A94BF4">
      <w:pPr>
        <w:pStyle w:val="EndNoteBibliography"/>
        <w:spacing w:after="0"/>
        <w:ind w:left="720" w:hanging="720"/>
      </w:pPr>
      <w:r w:rsidRPr="00A94BF4">
        <w:t xml:space="preserve">IBWC. (2021). "Minutes between the United States and Mexican Sections of the IBWC." United States Section. </w:t>
      </w:r>
      <w:hyperlink r:id="rId31" w:history="1">
        <w:r w:rsidRPr="00A94BF4">
          <w:rPr>
            <w:rStyle w:val="Hyperlink"/>
          </w:rPr>
          <w:t>https://www.ibwc.gov/Treaties_Minutes/Minutes.html</w:t>
        </w:r>
      </w:hyperlink>
      <w:r w:rsidRPr="00A94BF4">
        <w:t>. [Accessed on: July 22, 2021].</w:t>
      </w:r>
    </w:p>
    <w:p w14:paraId="22298D5A" w14:textId="77777777" w:rsidR="00A94BF4" w:rsidRPr="00A94BF4" w:rsidRDefault="00A94BF4" w:rsidP="00A94BF4">
      <w:pPr>
        <w:pStyle w:val="EndNoteBibliography"/>
        <w:spacing w:after="0"/>
        <w:ind w:left="720" w:hanging="720"/>
      </w:pPr>
      <w:r w:rsidRPr="00A94BF4">
        <w:t xml:space="preserve">James, I. (2021). "Southwest braces for water cutbacks as drought deepens along the Colorado River." </w:t>
      </w:r>
      <w:r w:rsidRPr="00A94BF4">
        <w:rPr>
          <w:i/>
        </w:rPr>
        <w:t>Arizona Republic</w:t>
      </w:r>
      <w:r w:rsidRPr="00A94BF4">
        <w:t>.</w:t>
      </w:r>
    </w:p>
    <w:p w14:paraId="680A4C12" w14:textId="17A33CD2" w:rsidR="00A94BF4" w:rsidRPr="00A94BF4" w:rsidRDefault="00A94BF4" w:rsidP="00A94BF4">
      <w:pPr>
        <w:pStyle w:val="EndNoteBibliography"/>
        <w:spacing w:after="0"/>
        <w:ind w:left="720" w:hanging="720"/>
      </w:pPr>
      <w:r w:rsidRPr="00A94BF4">
        <w:t xml:space="preserve">Meko, D., Bigio, E., and Woodhouse, C. A. (2017). "Colorado River at Lees Ferry, CO River (Updated Skill)." </w:t>
      </w:r>
      <w:r w:rsidRPr="00A94BF4">
        <w:rPr>
          <w:i/>
        </w:rPr>
        <w:t>Treeflow</w:t>
      </w:r>
      <w:r w:rsidRPr="00A94BF4">
        <w:t xml:space="preserve">. </w:t>
      </w:r>
      <w:hyperlink r:id="rId32" w:anchor="field-ms-calibration-validation" w:history="1">
        <w:r w:rsidRPr="00A94BF4">
          <w:rPr>
            <w:rStyle w:val="Hyperlink"/>
          </w:rPr>
          <w:t>https://www.treeflow.info/content/upper-colorado#field-ms-calibration-validation</w:t>
        </w:r>
      </w:hyperlink>
      <w:r w:rsidRPr="00A94BF4">
        <w:t>.</w:t>
      </w:r>
    </w:p>
    <w:p w14:paraId="1BC69F32" w14:textId="1DE029F4" w:rsidR="00A94BF4" w:rsidRPr="00A94BF4" w:rsidRDefault="00A94BF4" w:rsidP="00A94BF4">
      <w:pPr>
        <w:pStyle w:val="EndNoteBibliography"/>
        <w:spacing w:after="0"/>
        <w:ind w:left="720" w:hanging="720"/>
      </w:pPr>
      <w:r w:rsidRPr="00A94BF4">
        <w:t xml:space="preserve">Prairie, J. (2020). "Colorado River Basin Natural Flow and Salt Data." U.S. Bureau of Reclamation. </w:t>
      </w:r>
      <w:hyperlink r:id="rId33" w:history="1">
        <w:r w:rsidRPr="00A94BF4">
          <w:rPr>
            <w:rStyle w:val="Hyperlink"/>
          </w:rPr>
          <w:t>https://www.usbr.gov/lc/region/g4000/NaturalFlow/current.html</w:t>
        </w:r>
      </w:hyperlink>
      <w:r w:rsidRPr="00A94BF4">
        <w:t>.</w:t>
      </w:r>
    </w:p>
    <w:p w14:paraId="03CF2C7D" w14:textId="4F969E38" w:rsidR="00A94BF4" w:rsidRPr="00A94BF4" w:rsidRDefault="00A94BF4" w:rsidP="00A94BF4">
      <w:pPr>
        <w:pStyle w:val="EndNoteBibliography"/>
        <w:spacing w:after="0"/>
        <w:ind w:left="720" w:hanging="720"/>
      </w:pPr>
      <w:r w:rsidRPr="00A94BF4">
        <w:t xml:space="preserve">Rosenberg, D. E. (2021a). "Adapt Lake Mead releases to inflow to give managers more flexibility to slow reservoir draw down." Utah State University, Logan, Utah. </w:t>
      </w:r>
      <w:hyperlink r:id="rId34" w:history="1">
        <w:r w:rsidRPr="00A94BF4">
          <w:rPr>
            <w:rStyle w:val="Hyperlink"/>
          </w:rPr>
          <w:t>https://digitalcommons.usu.edu/water_pubs/170/</w:t>
        </w:r>
      </w:hyperlink>
      <w:r w:rsidRPr="00A94BF4">
        <w:t>.</w:t>
      </w:r>
    </w:p>
    <w:p w14:paraId="4239FC5D" w14:textId="687D00FD" w:rsidR="00A94BF4" w:rsidRPr="00A94BF4" w:rsidRDefault="00A94BF4" w:rsidP="00A94BF4">
      <w:pPr>
        <w:pStyle w:val="EndNoteBibliography"/>
        <w:spacing w:after="0"/>
        <w:ind w:left="720" w:hanging="720"/>
      </w:pPr>
      <w:r w:rsidRPr="00A94BF4">
        <w:t xml:space="preserve">Rosenberg, D. E. (2021b). "Colorado River Coding: Grand Canyon Intervening Flow." GrandCanyonInterveningFlow folder. </w:t>
      </w:r>
      <w:hyperlink r:id="rId35" w:history="1">
        <w:r w:rsidRPr="00A94BF4">
          <w:rPr>
            <w:rStyle w:val="Hyperlink"/>
          </w:rPr>
          <w:t>https://doi.org/10.5281/zenodo.5522835</w:t>
        </w:r>
      </w:hyperlink>
      <w:r w:rsidRPr="00A94BF4">
        <w:t>.</w:t>
      </w:r>
    </w:p>
    <w:p w14:paraId="6473F7C8" w14:textId="0D8E0341" w:rsidR="00A94BF4" w:rsidRPr="00A94BF4" w:rsidRDefault="00A94BF4" w:rsidP="00A94BF4">
      <w:pPr>
        <w:pStyle w:val="EndNoteBibliography"/>
        <w:spacing w:after="0"/>
        <w:ind w:left="720" w:hanging="720"/>
      </w:pPr>
      <w:r w:rsidRPr="00A94BF4">
        <w:t xml:space="preserve">Rosenberg, D. E. (2021c). "Colorado River Coding: Intentionally Created Surplus for Lake Mead: Current Accounts and Next Steps." ICS folder. </w:t>
      </w:r>
      <w:hyperlink r:id="rId36" w:history="1">
        <w:r w:rsidRPr="00A94BF4">
          <w:rPr>
            <w:rStyle w:val="Hyperlink"/>
          </w:rPr>
          <w:t>https://doi.org/10.5281/zenodo.5522835</w:t>
        </w:r>
      </w:hyperlink>
      <w:r w:rsidRPr="00A94BF4">
        <w:t>.</w:t>
      </w:r>
    </w:p>
    <w:p w14:paraId="69F89CF2" w14:textId="4928EE6B" w:rsidR="00A94BF4" w:rsidRPr="00A94BF4" w:rsidRDefault="00A94BF4" w:rsidP="00A94BF4">
      <w:pPr>
        <w:pStyle w:val="EndNoteBibliography"/>
        <w:spacing w:after="0"/>
        <w:ind w:left="720" w:hanging="720"/>
      </w:pPr>
      <w:r w:rsidRPr="00A94BF4">
        <w:t xml:space="preserve">Rosenberg, D. E. (2021d). "Colorado River Coding: Pilot flex accounting to encourage more water conservation in a combined Lake Powell-Lake Mead system." ModelMusings folder. </w:t>
      </w:r>
      <w:hyperlink r:id="rId37" w:history="1">
        <w:r w:rsidRPr="00A94BF4">
          <w:rPr>
            <w:rStyle w:val="Hyperlink"/>
          </w:rPr>
          <w:t>https://doi.org/10.5281/zenodo.5522835</w:t>
        </w:r>
      </w:hyperlink>
      <w:r w:rsidRPr="00A94BF4">
        <w:t>.</w:t>
      </w:r>
    </w:p>
    <w:p w14:paraId="6E878AEA" w14:textId="6A537D60" w:rsidR="00A94BF4" w:rsidRPr="00A94BF4" w:rsidRDefault="00A94BF4" w:rsidP="00A94BF4">
      <w:pPr>
        <w:pStyle w:val="EndNoteBibliography"/>
        <w:spacing w:after="0"/>
        <w:ind w:left="720" w:hanging="720"/>
      </w:pPr>
      <w:r w:rsidRPr="00A94BF4">
        <w:t xml:space="preserve">Rosenberg, D. E. (2021e). "Invest in Farm Water Conservation to Curtail Buy and Dry." </w:t>
      </w:r>
      <w:r w:rsidRPr="00A94BF4">
        <w:rPr>
          <w:i/>
        </w:rPr>
        <w:t>169</w:t>
      </w:r>
      <w:r w:rsidRPr="00A94BF4">
        <w:t xml:space="preserve">, Utah State University, Logan, Utah. </w:t>
      </w:r>
      <w:hyperlink r:id="rId38" w:history="1">
        <w:r w:rsidRPr="00A94BF4">
          <w:rPr>
            <w:rStyle w:val="Hyperlink"/>
          </w:rPr>
          <w:t>https://digitalcommons.usu.edu/water_pubs/169/</w:t>
        </w:r>
      </w:hyperlink>
      <w:r w:rsidRPr="00A94BF4">
        <w:t>.</w:t>
      </w:r>
    </w:p>
    <w:p w14:paraId="2B167D78" w14:textId="77E395C9" w:rsidR="00A94BF4" w:rsidRPr="00A94BF4" w:rsidRDefault="00A94BF4" w:rsidP="00A94BF4">
      <w:pPr>
        <w:pStyle w:val="EndNoteBibliography"/>
        <w:spacing w:after="0"/>
        <w:ind w:left="720" w:hanging="720"/>
      </w:pPr>
      <w:r w:rsidRPr="00A94BF4">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A94BF4">
          <w:rPr>
            <w:rStyle w:val="Hyperlink"/>
          </w:rPr>
          <w:t>https://qcnr.usu.edu/coloradoriver/files/WhitePaper4.pdf</w:t>
        </w:r>
      </w:hyperlink>
      <w:r w:rsidRPr="00A94BF4">
        <w:t>.</w:t>
      </w:r>
    </w:p>
    <w:p w14:paraId="360351FF" w14:textId="00163DBD" w:rsidR="00A94BF4" w:rsidRPr="00A94BF4" w:rsidRDefault="00A94BF4" w:rsidP="00A94BF4">
      <w:pPr>
        <w:pStyle w:val="EndNoteBibliography"/>
        <w:spacing w:after="0"/>
        <w:ind w:left="720" w:hanging="720"/>
      </w:pPr>
      <w:r w:rsidRPr="00A94BF4">
        <w:t xml:space="preserve">Schmidt, J. C., Kraft, M., Tuzlak, D., and Walker, A. (2016). "Fill Mead First: a technical assessment." Utah State University, Logan, Utah. </w:t>
      </w:r>
      <w:hyperlink r:id="rId40" w:history="1">
        <w:r w:rsidRPr="00A94BF4">
          <w:rPr>
            <w:rStyle w:val="Hyperlink"/>
          </w:rPr>
          <w:t>https://qcnr.usu.edu/wats/colorado_river_studies/files/documents/Fill_Mead_First_Analysis.pdf</w:t>
        </w:r>
      </w:hyperlink>
      <w:r w:rsidRPr="00A94BF4">
        <w:t>.</w:t>
      </w:r>
    </w:p>
    <w:p w14:paraId="2151A98C" w14:textId="39044BC9" w:rsidR="00A94BF4" w:rsidRPr="00A94BF4" w:rsidRDefault="00A94BF4" w:rsidP="00A94BF4">
      <w:pPr>
        <w:pStyle w:val="EndNoteBibliography"/>
        <w:spacing w:after="0"/>
        <w:ind w:left="720" w:hanging="720"/>
      </w:pPr>
      <w:r w:rsidRPr="00A94BF4">
        <w:t xml:space="preserve">Ten Tribes Partnership. (2018). "Colorado River Basin  Ten Tribes Partnership Tribal Water Study." U.S. Department of the Interior, Bureau of Reclamation, Ten Tribes Partnership. </w:t>
      </w:r>
      <w:hyperlink r:id="rId41" w:history="1">
        <w:r w:rsidRPr="00A94BF4">
          <w:rPr>
            <w:rStyle w:val="Hyperlink"/>
          </w:rPr>
          <w:t>https://www.usbr.gov/lc/region/programs/crbstudy/tws/finalreport.html</w:t>
        </w:r>
      </w:hyperlink>
      <w:r w:rsidRPr="00A94BF4">
        <w:t>.</w:t>
      </w:r>
    </w:p>
    <w:p w14:paraId="27EE11CF" w14:textId="009A0A48" w:rsidR="00A94BF4" w:rsidRPr="00A94BF4" w:rsidRDefault="00A94BF4" w:rsidP="00A94BF4">
      <w:pPr>
        <w:pStyle w:val="EndNoteBibliography"/>
        <w:spacing w:after="0"/>
        <w:ind w:left="720" w:hanging="720"/>
      </w:pPr>
      <w:r w:rsidRPr="00A94BF4">
        <w:t xml:space="preserve">USBR. (2007). "Record of Decision: Colorado River Interim Guidelines for Lower Basin Shortages and Coordinated Operations for Lakes Powell and Mead." U.S. Bureau of Reclamation. </w:t>
      </w:r>
      <w:hyperlink r:id="rId42" w:history="1">
        <w:r w:rsidRPr="00A94BF4">
          <w:rPr>
            <w:rStyle w:val="Hyperlink"/>
          </w:rPr>
          <w:t>https://www.usbr.gov/lc/region/programs/strategies/RecordofDecision.pdf</w:t>
        </w:r>
      </w:hyperlink>
      <w:r w:rsidRPr="00A94BF4">
        <w:t>.</w:t>
      </w:r>
    </w:p>
    <w:p w14:paraId="6F5FF3F6" w14:textId="4BD32E0B" w:rsidR="00A94BF4" w:rsidRPr="00A94BF4" w:rsidRDefault="00A94BF4" w:rsidP="00A94BF4">
      <w:pPr>
        <w:pStyle w:val="EndNoteBibliography"/>
        <w:spacing w:after="0"/>
        <w:ind w:left="720" w:hanging="720"/>
      </w:pPr>
      <w:r w:rsidRPr="00A94BF4">
        <w:t xml:space="preserve">USBR. (2019). "Agreement Concerning Colorado River Drought Contingency Management and Operations." U.S. Bureau of Reclamation, Washington, DC. </w:t>
      </w:r>
      <w:hyperlink r:id="rId43" w:history="1">
        <w:r w:rsidRPr="00A94BF4">
          <w:rPr>
            <w:rStyle w:val="Hyperlink"/>
          </w:rPr>
          <w:t>https://www.usbr.gov/dcp/finaldocs.html</w:t>
        </w:r>
      </w:hyperlink>
      <w:r w:rsidRPr="00A94BF4">
        <w:t>.</w:t>
      </w:r>
    </w:p>
    <w:p w14:paraId="084A3F87" w14:textId="7B89EC9C" w:rsidR="00A94BF4" w:rsidRPr="00A94BF4" w:rsidRDefault="00A94BF4" w:rsidP="00A94BF4">
      <w:pPr>
        <w:pStyle w:val="EndNoteBibliography"/>
        <w:spacing w:after="0"/>
        <w:ind w:left="720" w:hanging="720"/>
      </w:pPr>
      <w:r w:rsidRPr="00A94BF4">
        <w:t xml:space="preserve">USBR. (2020). "Review of the Colorado River Interim Guidelines for Lower Basin Shortages and Coordinated Operations for Lake Powell and Lake Mead." U.S. Bureau of Reclamation, U.S. Department of Interior. </w:t>
      </w:r>
      <w:hyperlink r:id="rId44" w:history="1">
        <w:r w:rsidRPr="00A94BF4">
          <w:rPr>
            <w:rStyle w:val="Hyperlink"/>
          </w:rPr>
          <w:t>https://www.usbr.gov/ColoradoRiverBasin/documents/7.D.Review_FinalReport_12-18-2020.pdf</w:t>
        </w:r>
      </w:hyperlink>
      <w:r w:rsidRPr="00A94BF4">
        <w:t>.</w:t>
      </w:r>
    </w:p>
    <w:p w14:paraId="6AFDF01E" w14:textId="3ACBB918" w:rsidR="00A94BF4" w:rsidRPr="00A94BF4" w:rsidRDefault="00A94BF4" w:rsidP="00A94BF4">
      <w:pPr>
        <w:pStyle w:val="EndNoteBibliography"/>
        <w:spacing w:after="0"/>
        <w:ind w:left="720" w:hanging="720"/>
      </w:pPr>
      <w:r w:rsidRPr="00A94BF4">
        <w:t xml:space="preserve">USBR. (2021a). "Boulder Canyon Operations Office - Program and Activities: Water Accounting Reports." U.S. Bureau of Reclamation. </w:t>
      </w:r>
      <w:hyperlink r:id="rId45" w:history="1">
        <w:r w:rsidRPr="00A94BF4">
          <w:rPr>
            <w:rStyle w:val="Hyperlink"/>
          </w:rPr>
          <w:t>https://www.usbr.gov/lc/region/g4000/wtracct.html</w:t>
        </w:r>
      </w:hyperlink>
      <w:r w:rsidRPr="00A94BF4">
        <w:t>.</w:t>
      </w:r>
    </w:p>
    <w:p w14:paraId="5F88014C" w14:textId="5D9DE320" w:rsidR="00A94BF4" w:rsidRPr="00A94BF4" w:rsidRDefault="00A94BF4" w:rsidP="00A94BF4">
      <w:pPr>
        <w:pStyle w:val="EndNoteBibliography"/>
        <w:spacing w:after="0"/>
        <w:ind w:left="720" w:hanging="720"/>
      </w:pPr>
      <w:r w:rsidRPr="00A94BF4">
        <w:t xml:space="preserve">USBR. (2021b). "Glen Canyon Dam, Current Status, Lake Powell Inflow Forecast." U.S. Bureau of Reclamation. </w:t>
      </w:r>
      <w:hyperlink r:id="rId46" w:history="1">
        <w:r w:rsidRPr="00A94BF4">
          <w:rPr>
            <w:rStyle w:val="Hyperlink"/>
          </w:rPr>
          <w:t>https://www.usbr.gov/uc/water/crsp/cs/gcd.html</w:t>
        </w:r>
      </w:hyperlink>
      <w:r w:rsidRPr="00A94BF4">
        <w:t>.</w:t>
      </w:r>
    </w:p>
    <w:p w14:paraId="38939C04" w14:textId="36B3879D" w:rsidR="00A94BF4" w:rsidRPr="00A94BF4" w:rsidRDefault="00A94BF4" w:rsidP="00A94BF4">
      <w:pPr>
        <w:pStyle w:val="EndNoteBibliography"/>
        <w:spacing w:after="0"/>
        <w:ind w:left="720" w:hanging="720"/>
      </w:pPr>
      <w:r w:rsidRPr="00A94BF4">
        <w:t xml:space="preserve">USBR. (2021c). "Lake Mead at Hoover Dam, End of Month Elevation." Lower Colorado River Operations, U.S. Buruea of Reclamation. </w:t>
      </w:r>
      <w:hyperlink r:id="rId47" w:history="1">
        <w:r w:rsidRPr="00A94BF4">
          <w:rPr>
            <w:rStyle w:val="Hyperlink"/>
          </w:rPr>
          <w:t>https://www.usbr.gov/lc/region/g4000/hourly/mead-elv.html</w:t>
        </w:r>
      </w:hyperlink>
      <w:r w:rsidRPr="00A94BF4">
        <w:t>. [Accessed on: October 5, 2021].</w:t>
      </w:r>
    </w:p>
    <w:p w14:paraId="47832EB0" w14:textId="102727E2" w:rsidR="00A94BF4" w:rsidRPr="00A94BF4" w:rsidRDefault="00A94BF4" w:rsidP="00A94BF4">
      <w:pPr>
        <w:pStyle w:val="EndNoteBibliography"/>
        <w:spacing w:after="0"/>
        <w:ind w:left="720" w:hanging="720"/>
      </w:pPr>
      <w:r w:rsidRPr="00A94BF4">
        <w:t xml:space="preserve">USBR. (2021d). "Lake Powell Unregulated Inflow." </w:t>
      </w:r>
      <w:hyperlink r:id="rId48" w:history="1">
        <w:r w:rsidRPr="00A94BF4">
          <w:rPr>
            <w:rStyle w:val="Hyperlink"/>
          </w:rPr>
          <w:t>https://www.usbr.gov/uc/water/crsp/studies/images/PowellForecast.png</w:t>
        </w:r>
      </w:hyperlink>
      <w:r w:rsidRPr="00A94BF4">
        <w:t>. [Accessed on: September 28, 2021].</w:t>
      </w:r>
    </w:p>
    <w:p w14:paraId="7A8BE35A" w14:textId="5C33D7C0" w:rsidR="00A94BF4" w:rsidRPr="00A94BF4" w:rsidRDefault="00A94BF4" w:rsidP="00A94BF4">
      <w:pPr>
        <w:pStyle w:val="EndNoteBibliography"/>
        <w:spacing w:after="0"/>
        <w:ind w:left="720" w:hanging="720"/>
      </w:pPr>
      <w:r w:rsidRPr="00A94BF4">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A94BF4">
          <w:rPr>
            <w:rStyle w:val="Hyperlink"/>
          </w:rPr>
          <w:t>https://qcnr.usu.edu/coloradoriver/files/WhitePaper6.pdf</w:t>
        </w:r>
      </w:hyperlink>
      <w:r w:rsidRPr="00A94BF4">
        <w:t>.</w:t>
      </w:r>
    </w:p>
    <w:p w14:paraId="017A07E8" w14:textId="57296AC6" w:rsidR="00A94BF4" w:rsidRPr="00A94BF4" w:rsidRDefault="00A94BF4" w:rsidP="00A94BF4">
      <w:pPr>
        <w:pStyle w:val="EndNoteBibliography"/>
        <w:spacing w:after="0"/>
        <w:ind w:left="720" w:hanging="720"/>
      </w:pPr>
      <w:r w:rsidRPr="00A94BF4">
        <w:t xml:space="preserve">Wheeler, K. G., Schmidt, J. C., and Rosenberg, D. E. (2019). "Water Resource Modelling of the Colorado River – Present and Future Strategies." Center for Colorado River Studies, Utah State University, Logan, Utah. </w:t>
      </w:r>
      <w:hyperlink r:id="rId50" w:history="1">
        <w:r w:rsidRPr="00A94BF4">
          <w:rPr>
            <w:rStyle w:val="Hyperlink"/>
          </w:rPr>
          <w:t>https://qcnr.usu.edu/coloradoriver/files/WhitePaper2.pdf</w:t>
        </w:r>
      </w:hyperlink>
      <w:r w:rsidRPr="00A94BF4">
        <w:t>.</w:t>
      </w:r>
    </w:p>
    <w:p w14:paraId="45C41AE2" w14:textId="47E29008" w:rsidR="00A94BF4" w:rsidRPr="00A94BF4" w:rsidRDefault="00A94BF4" w:rsidP="00A94BF4">
      <w:pPr>
        <w:pStyle w:val="EndNoteBibliography"/>
        <w:ind w:left="720" w:hanging="720"/>
      </w:pPr>
      <w:r w:rsidRPr="00A94BF4">
        <w:t xml:space="preserve">Zagona, E. A., Fulp, T. J., Shane, R., Magee, T., and Goranflo, H. M. (2001). "Riverware: A Generalized Tool for Complex Reservoir System Modeling." </w:t>
      </w:r>
      <w:r w:rsidRPr="00A94BF4">
        <w:rPr>
          <w:i/>
        </w:rPr>
        <w:t>JAWRA Journal of the American Water Resources Association</w:t>
      </w:r>
      <w:r w:rsidRPr="00A94BF4">
        <w:t xml:space="preserve">, 37(4), 913-929. </w:t>
      </w:r>
      <w:hyperlink r:id="rId51" w:history="1">
        <w:r w:rsidRPr="00A94BF4">
          <w:rPr>
            <w:rStyle w:val="Hyperlink"/>
          </w:rPr>
          <w:t>https://onlinelibrary.wiley.com/doi/abs/10.1111/j.1752-1688.2001.tb05522.x</w:t>
        </w:r>
      </w:hyperlink>
      <w:r w:rsidRPr="00A94BF4">
        <w:t>.</w:t>
      </w:r>
    </w:p>
    <w:p w14:paraId="1CB33AC9" w14:textId="0176CDDC" w:rsidR="0028676C" w:rsidRPr="0028676C" w:rsidRDefault="00FF5602" w:rsidP="00A94BF4">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96762" w14:textId="77777777" w:rsidR="007079F3" w:rsidRDefault="007079F3" w:rsidP="00305979">
      <w:r>
        <w:separator/>
      </w:r>
    </w:p>
  </w:endnote>
  <w:endnote w:type="continuationSeparator" w:id="0">
    <w:p w14:paraId="444B8E47" w14:textId="77777777" w:rsidR="007079F3" w:rsidRDefault="007079F3"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FD13CD" w:rsidRDefault="00FD13C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FD13CD" w:rsidRDefault="00FD13C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AE4B6" w14:textId="77777777" w:rsidR="007079F3" w:rsidRDefault="007079F3" w:rsidP="00305979">
      <w:r>
        <w:separator/>
      </w:r>
    </w:p>
  </w:footnote>
  <w:footnote w:type="continuationSeparator" w:id="0">
    <w:p w14:paraId="6D23788A" w14:textId="77777777" w:rsidR="007079F3" w:rsidRDefault="007079F3"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FD13CD" w:rsidRDefault="00FD13CD"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33EE"/>
    <w:rsid w:val="00464760"/>
    <w:rsid w:val="00464DE6"/>
    <w:rsid w:val="00465D2B"/>
    <w:rsid w:val="0047774C"/>
    <w:rsid w:val="0048518B"/>
    <w:rsid w:val="004A0422"/>
    <w:rsid w:val="004A20FC"/>
    <w:rsid w:val="004B23F9"/>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7379"/>
    <w:rsid w:val="00637550"/>
    <w:rsid w:val="0064315A"/>
    <w:rsid w:val="00643CC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09C38-7A50-4ECC-8DBC-3BC77D4A9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9186</Words>
  <Characters>5236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9</cp:revision>
  <dcterms:created xsi:type="dcterms:W3CDTF">2021-10-11T16:25:00Z</dcterms:created>
  <dcterms:modified xsi:type="dcterms:W3CDTF">2021-10-11T17:34:00Z</dcterms:modified>
</cp:coreProperties>
</file>